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87021D"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87021D"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87021D"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87021D"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87021D"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0115B7B9" w14:textId="57FFE1E7" w:rsidR="00417564" w:rsidRDefault="0087021D" w:rsidP="00417564">
          <w:pPr>
            <w:pStyle w:val="TOC1"/>
            <w:rPr>
              <w:rFonts w:eastAsiaTheme="minorEastAsia"/>
              <w:noProof/>
              <w:sz w:val="22"/>
              <w:szCs w:val="22"/>
            </w:rPr>
          </w:pPr>
          <w:hyperlink w:anchor="_Toc66554498" w:history="1">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3935D5B3" w14:textId="706A1A13" w:rsidR="00417564" w:rsidRDefault="0087021D"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87021D"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87021D"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87021D"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87021D"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87021D"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87021D"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87021D"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87021D"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87021D"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87021D"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87021D"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87021D"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87021D"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87021D"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87021D"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87021D"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87021D"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87021D"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87021D"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87021D"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87021D"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87021D"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87021D"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87021D"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87021D"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87021D"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87021D"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87021D"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87021D"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87021D"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87021D"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87021D"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87021D"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87021D"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87021D"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87021D"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9" w:name="_Toc66554492"/>
      <w:bookmarkStart w:id="10" w:name="abstract"/>
      <w:bookmarkStart w:id="11" w:name="_Toc61617407"/>
      <w:r>
        <w:lastRenderedPageBreak/>
        <w:t>DEDICATION</w:t>
      </w:r>
      <w:bookmarkEnd w:id="9"/>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2" w:name="_Toc66554493"/>
      <w:r w:rsidRPr="00C53FEF">
        <w:lastRenderedPageBreak/>
        <w:t>A</w:t>
      </w:r>
      <w:r w:rsidR="00635CB3">
        <w:t>CKNOWLEDGEMENTS</w:t>
      </w:r>
      <w:bookmarkEnd w:id="12"/>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3" w:name="_Toc66554494"/>
      <w:r w:rsidRPr="00C53FEF">
        <w:lastRenderedPageBreak/>
        <w:t>A</w:t>
      </w:r>
      <w:r w:rsidR="00635CB3">
        <w:t>BSTRACT</w:t>
      </w:r>
      <w:bookmarkEnd w:id="13"/>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1AF100CC" w14:textId="1F6EB896" w:rsidR="000029D9" w:rsidRDefault="000029D9" w:rsidP="00417564">
      <w:pPr>
        <w:pStyle w:val="BodyText"/>
        <w:spacing w:line="360" w:lineRule="auto"/>
        <w:jc w:val="both"/>
        <w:rPr>
          <w:rFonts w:ascii="Times New Roman" w:hAnsi="Times New Roman" w:cs="Times New Roman"/>
          <w:iCs/>
          <w:szCs w:val="26"/>
        </w:rPr>
      </w:pPr>
    </w:p>
    <w:p w14:paraId="75AC1926" w14:textId="3D835F70" w:rsidR="000029D9" w:rsidRPr="00C53FEF" w:rsidRDefault="008319DE" w:rsidP="00417564">
      <w:pPr>
        <w:pStyle w:val="BodyText"/>
        <w:spacing w:line="360" w:lineRule="auto"/>
        <w:jc w:val="both"/>
        <w:rPr>
          <w:rFonts w:ascii="Times New Roman" w:hAnsi="Times New Roman" w:cs="Times New Roman"/>
          <w:iCs/>
          <w:szCs w:val="26"/>
        </w:rPr>
      </w:pPr>
      <w:r w:rsidRPr="008319DE">
        <w:rPr>
          <w:rFonts w:ascii="Times New Roman" w:hAnsi="Times New Roman" w:cs="Times New Roman"/>
          <w:b/>
          <w:i/>
          <w:iCs/>
          <w:szCs w:val="26"/>
        </w:rPr>
        <w:t>Keywords</w:t>
      </w:r>
      <w:r>
        <w:rPr>
          <w:rFonts w:ascii="Times New Roman" w:hAnsi="Times New Roman" w:cs="Times New Roman"/>
          <w:iCs/>
          <w:szCs w:val="26"/>
        </w:rPr>
        <w:t xml:space="preserve">: Machine Learning, Churn, </w:t>
      </w:r>
      <w:r w:rsidR="00195D63">
        <w:rPr>
          <w:rFonts w:ascii="Times New Roman" w:hAnsi="Times New Roman" w:cs="Times New Roman"/>
          <w:iCs/>
          <w:szCs w:val="26"/>
        </w:rPr>
        <w:t>Telecom, Attrition, Classification, Data Science</w:t>
      </w:r>
      <w:bookmarkStart w:id="14" w:name="_GoBack"/>
      <w:bookmarkEnd w:id="14"/>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5" w:name="_Toc66554495"/>
      <w:r w:rsidRPr="00C53FEF">
        <w:lastRenderedPageBreak/>
        <w:t>L</w:t>
      </w:r>
      <w:r w:rsidR="00635CB3">
        <w:t>IST OF TABLES</w:t>
      </w:r>
      <w:bookmarkEnd w:id="15"/>
    </w:p>
    <w:p w14:paraId="4EE3F089" w14:textId="05B606C6" w:rsidR="00B56360" w:rsidRPr="00C53FEF" w:rsidRDefault="003C277F" w:rsidP="00417564">
      <w:pPr>
        <w:pStyle w:val="Heading1"/>
      </w:pPr>
      <w:bookmarkStart w:id="16" w:name="_Toc66554496"/>
      <w:r w:rsidRPr="00C53FEF">
        <w:t>L</w:t>
      </w:r>
      <w:r w:rsidR="00635CB3">
        <w:t>IST OF FIGURES</w:t>
      </w:r>
      <w:bookmarkEnd w:id="16"/>
    </w:p>
    <w:p w14:paraId="04F66988" w14:textId="1D2F7DDC" w:rsidR="00CD02CE" w:rsidRPr="00C53FEF" w:rsidRDefault="00CD02CE" w:rsidP="00417564">
      <w:pPr>
        <w:pStyle w:val="Heading1"/>
      </w:pPr>
      <w:bookmarkStart w:id="17" w:name="_Toc66554497"/>
      <w:r w:rsidRPr="00C53FEF">
        <w:t>L</w:t>
      </w:r>
      <w:r w:rsidR="00635CB3">
        <w:t>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0"/>
      <w:bookmarkEnd w:id="11"/>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9" w:name="_Toc66554498"/>
      <w:bookmarkStart w:id="20" w:name="background-and-related-research"/>
      <w:bookmarkEnd w:id="18"/>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2" w:name="_Toc66554499"/>
      <w:r w:rsidRPr="009A3306">
        <w:t xml:space="preserve">1.1 </w:t>
      </w:r>
      <w:r w:rsidR="0021550A" w:rsidRPr="009A3306">
        <w:t>Background of the Study</w:t>
      </w:r>
      <w:bookmarkEnd w:id="22"/>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3" w:name="_Toc61885859"/>
      <w:bookmarkStart w:id="24" w:name="_Toc66554500"/>
      <w:r>
        <w:t>1.1.1</w:t>
      </w:r>
      <w:r w:rsidR="00661EC7">
        <w:t xml:space="preserve"> </w:t>
      </w:r>
      <w:r w:rsidR="00434639" w:rsidRPr="00D818D6">
        <w:t>The need for Customer Churn Analysis</w:t>
      </w:r>
      <w:bookmarkEnd w:id="23"/>
      <w:bookmarkEnd w:id="24"/>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35A53B5C" w:rsidR="005D02F0" w:rsidRDefault="0034057A" w:rsidP="00417564">
      <w:pPr>
        <w:pStyle w:val="Heading2"/>
      </w:pPr>
      <w:bookmarkStart w:id="34" w:name="_Toc66554509"/>
      <w:r w:rsidRPr="00C53FEF">
        <w:t>2.1</w:t>
      </w:r>
      <w:r w:rsidR="005D02F0" w:rsidRPr="00C53FEF">
        <w:t xml:space="preserve"> Introduction</w:t>
      </w:r>
      <w:bookmarkEnd w:id="34"/>
    </w:p>
    <w:p w14:paraId="1EE2FC03" w14:textId="77777777" w:rsidR="0087021D" w:rsidRPr="0087021D" w:rsidRDefault="0087021D" w:rsidP="0087021D">
      <w:pPr>
        <w:pStyle w:val="BodyText"/>
      </w:pPr>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1D617DF4" w14:textId="77777777" w:rsidR="00216E0E" w:rsidRPr="00C53FEF" w:rsidRDefault="00F949AD" w:rsidP="00417564">
      <w:pPr>
        <w:pStyle w:val="Heading2"/>
      </w:pPr>
      <w:bookmarkStart w:id="39" w:name="_Toc66554514"/>
      <w:r w:rsidRPr="00C53FEF">
        <w:t>2.6 Related Research Publications</w:t>
      </w:r>
      <w:bookmarkEnd w:id="39"/>
    </w:p>
    <w:p w14:paraId="59A53D3A" w14:textId="77777777" w:rsidR="00216E0E" w:rsidRPr="00C53FEF" w:rsidRDefault="00216E0E" w:rsidP="00417564">
      <w:pPr>
        <w:pStyle w:val="Heading2"/>
      </w:pPr>
      <w:bookmarkStart w:id="40" w:name="_Toc66554515"/>
      <w:r w:rsidRPr="00C53FEF">
        <w:t>2.7 Discussion</w:t>
      </w:r>
      <w:bookmarkEnd w:id="40"/>
    </w:p>
    <w:p w14:paraId="0E6B4ECF" w14:textId="0EAFEEB5" w:rsidR="00EA0537" w:rsidRPr="00C53FEF" w:rsidRDefault="00216E0E" w:rsidP="00417564">
      <w:pPr>
        <w:pStyle w:val="Heading2"/>
      </w:pPr>
      <w:bookmarkStart w:id="41" w:name="_Toc66554516"/>
      <w:r w:rsidRPr="00C53FEF">
        <w:t>2.8 Summary</w:t>
      </w:r>
      <w:bookmarkEnd w:id="41"/>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2" w:name="_Toc66554517"/>
      <w:bookmarkEnd w:id="20"/>
      <w:bookmarkEnd w:id="21"/>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2"/>
    </w:p>
    <w:p w14:paraId="5D9BE995" w14:textId="659FA90B" w:rsidR="00350A6B" w:rsidRDefault="00350A6B" w:rsidP="00417564">
      <w:pPr>
        <w:pStyle w:val="Heading2"/>
      </w:pPr>
      <w:bookmarkStart w:id="43" w:name="_Toc66554518"/>
      <w:r w:rsidRPr="00C53FEF">
        <w:t>3.1 Introduction</w:t>
      </w:r>
      <w:bookmarkEnd w:id="43"/>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4" w:name="_Toc66554519"/>
      <w:r w:rsidRPr="009A3306">
        <w:t>3.1.1 Business Understanding</w:t>
      </w:r>
      <w:bookmarkEnd w:id="44"/>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5" w:name="_Toc66554520"/>
      <w:r>
        <w:lastRenderedPageBreak/>
        <w:t xml:space="preserve">3.1.2 Data </w:t>
      </w:r>
      <w:r w:rsidR="00C72804">
        <w:t>Understanding</w:t>
      </w:r>
      <w:bookmarkEnd w:id="45"/>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86977C"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6" w:name="_Toc66554521"/>
      <w:r w:rsidRPr="009A3306">
        <w:lastRenderedPageBreak/>
        <w:t>3.2 Research Methodology</w:t>
      </w:r>
      <w:bookmarkEnd w:id="46"/>
    </w:p>
    <w:p w14:paraId="6451296D" w14:textId="56ADCD97" w:rsidR="00350A6B" w:rsidRPr="009A3306" w:rsidRDefault="00350A6B" w:rsidP="00417564">
      <w:pPr>
        <w:pStyle w:val="Heading3"/>
      </w:pPr>
      <w:bookmarkStart w:id="47" w:name="_Toc66554522"/>
      <w:r w:rsidRPr="009A3306">
        <w:t>3.2.1 Data Selection</w:t>
      </w:r>
      <w:bookmarkEnd w:id="47"/>
    </w:p>
    <w:p w14:paraId="4587DE05" w14:textId="334A5B8B" w:rsidR="00350A6B" w:rsidRDefault="00350A6B" w:rsidP="00417564">
      <w:pPr>
        <w:pStyle w:val="Heading3"/>
      </w:pPr>
      <w:bookmarkStart w:id="48" w:name="_Toc66554523"/>
      <w:r w:rsidRPr="00C53FEF">
        <w:t>3.2.2 Data Pre-Processing</w:t>
      </w:r>
      <w:bookmarkEnd w:id="48"/>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9" w:name="_Toc66554524"/>
      <w:r w:rsidRPr="00C53FEF">
        <w:lastRenderedPageBreak/>
        <w:t>3.2.3 Data Transformation</w:t>
      </w:r>
      <w:r w:rsidR="00552D3C">
        <w:t xml:space="preserve"> (</w:t>
      </w:r>
      <w:r w:rsidR="00552D3C" w:rsidRPr="00552D3C">
        <w:rPr>
          <w:highlight w:val="yellow"/>
        </w:rPr>
        <w:t>Feature Engineering</w:t>
      </w:r>
      <w:r w:rsidR="00552D3C">
        <w:t>)</w:t>
      </w:r>
      <w:bookmarkEnd w:id="49"/>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50" w:name="_Toc66554525"/>
      <w:r w:rsidRPr="00C53FEF">
        <w:t>3.2.4 Data Visualization</w:t>
      </w:r>
      <w:bookmarkEnd w:id="50"/>
    </w:p>
    <w:p w14:paraId="6516F2EE" w14:textId="179D3555" w:rsidR="00D66650" w:rsidRPr="00C53FEF" w:rsidRDefault="00350A6B" w:rsidP="00417564">
      <w:pPr>
        <w:pStyle w:val="Heading3"/>
      </w:pPr>
      <w:bookmarkStart w:id="51" w:name="_Toc66554526"/>
      <w:r w:rsidRPr="00C53FEF">
        <w:t xml:space="preserve">3.2.5 </w:t>
      </w:r>
      <w:r w:rsidR="00D66650" w:rsidRPr="00C53FEF">
        <w:t>Class Balancing</w:t>
      </w:r>
      <w:bookmarkEnd w:id="51"/>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2" w:name="_Toc66554527"/>
      <w:r>
        <w:lastRenderedPageBreak/>
        <w:t>3.2.</w:t>
      </w:r>
      <w:r w:rsidR="00042201">
        <w:t>6</w:t>
      </w:r>
      <w:r>
        <w:t xml:space="preserve"> Model Building</w:t>
      </w:r>
      <w:bookmarkEnd w:id="52"/>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3" w:name="_Toc61885879"/>
      <w:r w:rsidRPr="009A3306">
        <w:t>3.2.6.1</w:t>
      </w:r>
      <w:r w:rsidR="00126638" w:rsidRPr="009A3306">
        <w:t xml:space="preserve"> Model Selection Techniques</w:t>
      </w:r>
      <w:bookmarkEnd w:id="53"/>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4" w:name="_Toc61885880"/>
      <w:r>
        <w:t>3.2.6.2</w:t>
      </w:r>
      <w:r w:rsidR="00126638">
        <w:t xml:space="preserve"> Test Designing</w:t>
      </w:r>
      <w:bookmarkEnd w:id="54"/>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5" w:name="_Toc61885881"/>
      <w:r>
        <w:t>3.2.6.3</w:t>
      </w:r>
      <w:r w:rsidR="00126638">
        <w:t xml:space="preserve"> Model Iterations</w:t>
      </w:r>
      <w:bookmarkEnd w:id="55"/>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6" w:name="_7.4.4_Model_Assessment"/>
      <w:bookmarkStart w:id="57" w:name="_Toc61885882"/>
      <w:bookmarkEnd w:id="56"/>
      <w:r>
        <w:t>3.2.6.4</w:t>
      </w:r>
      <w:r w:rsidR="00126638">
        <w:t xml:space="preserve"> Model Assessment</w:t>
      </w:r>
      <w:bookmarkEnd w:id="57"/>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8" w:name="_Toc66554528"/>
      <w:r w:rsidRPr="00C53FEF">
        <w:t xml:space="preserve">3.2.7 </w:t>
      </w:r>
      <w:r w:rsidR="00BA64BA">
        <w:t>Model Evaluation</w:t>
      </w:r>
      <w:bookmarkEnd w:id="58"/>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59" w:name="_Toc61885884"/>
      <w:r>
        <w:t>3.2.7.1</w:t>
      </w:r>
      <w:r w:rsidR="00BA64BA">
        <w:t xml:space="preserve"> </w:t>
      </w:r>
      <w:bookmarkEnd w:id="59"/>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0" w:name="_7.5.2_Process_Review"/>
      <w:bookmarkStart w:id="61" w:name="_Toc61885885"/>
      <w:bookmarkEnd w:id="60"/>
      <w:r>
        <w:t>3.2.7</w:t>
      </w:r>
      <w:r w:rsidR="00BA64BA">
        <w:t>.2 Process Review</w:t>
      </w:r>
      <w:bookmarkEnd w:id="61"/>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2" w:name="_Toc61885886"/>
      <w:r>
        <w:t>3.2.7</w:t>
      </w:r>
      <w:r w:rsidR="00BA64BA">
        <w:t>.3 Determine Next Steps</w:t>
      </w:r>
      <w:bookmarkEnd w:id="62"/>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3" w:name="_Toc61885887"/>
      <w:bookmarkStart w:id="64" w:name="_Toc66554529"/>
      <w:r>
        <w:t>3.</w:t>
      </w:r>
      <w:r w:rsidR="0054317C">
        <w:t>2.8</w:t>
      </w:r>
      <w:r w:rsidR="00BA64BA">
        <w:t xml:space="preserve"> Model Deployment</w:t>
      </w:r>
      <w:bookmarkEnd w:id="63"/>
      <w:bookmarkEnd w:id="64"/>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5" w:name="_Toc61885888"/>
      <w:r>
        <w:t>3.2.8.1</w:t>
      </w:r>
      <w:r w:rsidR="00BA64BA">
        <w:t xml:space="preserve"> Plan for Deployment</w:t>
      </w:r>
      <w:bookmarkEnd w:id="65"/>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6" w:name="_Toc61885889"/>
      <w:r>
        <w:t>3.2.8.2</w:t>
      </w:r>
      <w:r w:rsidR="00BA64BA">
        <w:t xml:space="preserve"> Monitoring and Maintenance</w:t>
      </w:r>
      <w:bookmarkEnd w:id="66"/>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7" w:name="_Toc61885890"/>
      <w:r>
        <w:t>3.2.8.3</w:t>
      </w:r>
      <w:r w:rsidR="00BA64BA">
        <w:t xml:space="preserve"> Reporting Results</w:t>
      </w:r>
      <w:bookmarkEnd w:id="67"/>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8" w:name="_Toc61885891"/>
      <w:r>
        <w:lastRenderedPageBreak/>
        <w:t>3.2.8.4</w:t>
      </w:r>
      <w:r w:rsidR="00BA64BA">
        <w:t xml:space="preserve"> Final Review</w:t>
      </w:r>
      <w:bookmarkEnd w:id="68"/>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1" w:name="_Toc66554532"/>
      <w:r w:rsidRPr="00C53FEF">
        <w:lastRenderedPageBreak/>
        <w:t>R</w:t>
      </w:r>
      <w:r w:rsidR="00EE3920">
        <w:t>EFERENCES</w:t>
      </w:r>
      <w:bookmarkEnd w:id="71"/>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2" w:name="_Toc66554533"/>
      <w:r w:rsidRPr="00C53FEF">
        <w:lastRenderedPageBreak/>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04439" w14:textId="77777777" w:rsidR="00F355AE" w:rsidRDefault="00F355AE">
      <w:pPr>
        <w:spacing w:after="0"/>
      </w:pPr>
      <w:r>
        <w:separator/>
      </w:r>
    </w:p>
  </w:endnote>
  <w:endnote w:type="continuationSeparator" w:id="0">
    <w:p w14:paraId="58C64225" w14:textId="77777777" w:rsidR="00F355AE" w:rsidRDefault="00F355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8319DE" w:rsidRDefault="008319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8319DE" w:rsidRDefault="00831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51BAC" w14:textId="77777777" w:rsidR="00F355AE" w:rsidRDefault="00F355AE">
      <w:r>
        <w:separator/>
      </w:r>
    </w:p>
  </w:footnote>
  <w:footnote w:type="continuationSeparator" w:id="0">
    <w:p w14:paraId="2422D0E4" w14:textId="77777777" w:rsidR="00F355AE" w:rsidRDefault="00F35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29D9"/>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5D63"/>
    <w:rsid w:val="0019621D"/>
    <w:rsid w:val="001A04BE"/>
    <w:rsid w:val="001A4BA9"/>
    <w:rsid w:val="001B5233"/>
    <w:rsid w:val="001B7263"/>
    <w:rsid w:val="001C1285"/>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51096"/>
    <w:rsid w:val="0045355A"/>
    <w:rsid w:val="00453877"/>
    <w:rsid w:val="004544B9"/>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5534"/>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286B"/>
    <w:rsid w:val="00B24D53"/>
    <w:rsid w:val="00B2514F"/>
    <w:rsid w:val="00B266C0"/>
    <w:rsid w:val="00B27C1A"/>
    <w:rsid w:val="00B31CD7"/>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FEF"/>
    <w:rsid w:val="00C54570"/>
    <w:rsid w:val="00C54B43"/>
    <w:rsid w:val="00C55C6D"/>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A2F"/>
    <w:rsid w:val="00F17420"/>
    <w:rsid w:val="00F20170"/>
    <w:rsid w:val="00F202D7"/>
    <w:rsid w:val="00F248C5"/>
    <w:rsid w:val="00F271F3"/>
    <w:rsid w:val="00F27593"/>
    <w:rsid w:val="00F355AE"/>
    <w:rsid w:val="00F41165"/>
    <w:rsid w:val="00F426B1"/>
    <w:rsid w:val="00F4344B"/>
    <w:rsid w:val="00F47917"/>
    <w:rsid w:val="00F5204E"/>
    <w:rsid w:val="00F52C75"/>
    <w:rsid w:val="00F53A76"/>
    <w:rsid w:val="00F57481"/>
    <w:rsid w:val="00F638FD"/>
    <w:rsid w:val="00F72656"/>
    <w:rsid w:val="00F727B5"/>
    <w:rsid w:val="00F754CF"/>
    <w:rsid w:val="00F8068A"/>
    <w:rsid w:val="00F80BEB"/>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000A6-1B13-4941-889B-38E97DB21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8</TotalTime>
  <Pages>29</Pages>
  <Words>7822</Words>
  <Characters>4459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4</cp:revision>
  <cp:lastPrinted>2021-01-18T10:13:00Z</cp:lastPrinted>
  <dcterms:created xsi:type="dcterms:W3CDTF">2021-03-14T10:42:00Z</dcterms:created>
  <dcterms:modified xsi:type="dcterms:W3CDTF">2021-03-19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